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25F24F" w14:textId="66705D9A" w:rsidR="00FB0550" w:rsidRPr="00F149F2" w:rsidRDefault="00F149F2">
      <w:pPr>
        <w:rPr>
          <w:rFonts w:ascii="Times New Roman" w:hAnsi="Times New Roman" w:cs="Times New Roman"/>
          <w:sz w:val="24"/>
          <w:szCs w:val="24"/>
        </w:rPr>
      </w:pPr>
      <w:r w:rsidRPr="00F149F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149F2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xiaomi/xiaomi-official-redmi-note-12-pro-5g-kamera-50mp-sony-imx766-p-oled-sky-blue-8-256gb/review","accessed":{"date-parts":[["2023","4","18"]]},"id":"ITEM-1","issued":{"date-parts":[["0"]]},"title":"Review Produk - XIAOMI OFFICIAL Redmi Note 12 Pro 5G Kamera 50MP Sony IMX766 P-OLED - Sky Blue, 8/256GB | Tokopedia","type":"webpage"},"uris":["http://www.mendeley.com/documents/?uuid=de8b96bf-da46-3210-bfa7-a2b40e1d94f1"]}],"mendeley":{"formattedCitation":"(&lt;i&gt;Review Produk - XIAOMI OFFICIAL Redmi Note 12 Pro 5G Kamera 50MP Sony IMX766 P-OLED - Sky Blue, 8/256GB | Tokopedia&lt;/i&gt;, n.d.)","plainTextFormattedCitation":"(Review Produk - XIAOMI OFFICIAL Redmi Note 12 Pro 5G Kamera 50MP Sony IMX766 P-OLED - Sky Blue, 8/256GB | Tokopedia, n.d.)","previouslyFormattedCitation":"(&lt;i&gt;Review Produk - XIAOMI OFFICIAL Redmi Note 12 Pro 5G Kamera 50MP Sony IMX766 P-OLED - Sky Blue, 8/256GB | Tokopedia&lt;/i&gt;, n.d.)"},"properties":{"noteIndex":0},"schema":"https://github.com/citation-style-language/schema/raw/master/csl-citation.json"}</w:instrText>
      </w:r>
      <w:r w:rsidRPr="00F149F2">
        <w:rPr>
          <w:rFonts w:ascii="Times New Roman" w:hAnsi="Times New Roman" w:cs="Times New Roman"/>
          <w:sz w:val="24"/>
          <w:szCs w:val="24"/>
        </w:rPr>
        <w:fldChar w:fldCharType="separate"/>
      </w:r>
      <w:r w:rsidRPr="00F149F2">
        <w:rPr>
          <w:rFonts w:ascii="Times New Roman" w:hAnsi="Times New Roman" w:cs="Times New Roman"/>
          <w:noProof/>
          <w:sz w:val="24"/>
          <w:szCs w:val="24"/>
        </w:rPr>
        <w:t>(</w:t>
      </w:r>
      <w:r w:rsidRPr="00F149F2">
        <w:rPr>
          <w:rFonts w:ascii="Times New Roman" w:hAnsi="Times New Roman" w:cs="Times New Roman"/>
          <w:i/>
          <w:noProof/>
          <w:sz w:val="24"/>
          <w:szCs w:val="24"/>
        </w:rPr>
        <w:t>Review Produk - XIAOMI OFFICIAL Redmi Note 12 Pro 5G Kamera 50MP Sony IMX766 P-OLED - Sky Blue, 8/256GB | Tokopedia</w:t>
      </w:r>
      <w:r w:rsidRPr="00F149F2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F149F2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A71F693" w14:textId="7DB4C69C" w:rsidR="00F149F2" w:rsidRPr="00F149F2" w:rsidRDefault="00F149F2" w:rsidP="00F149F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149F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149F2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149F2">
        <w:rPr>
          <w:rFonts w:ascii="Times New Roman" w:hAnsi="Times New Roman" w:cs="Times New Roman"/>
          <w:sz w:val="24"/>
          <w:szCs w:val="24"/>
        </w:rPr>
        <w:fldChar w:fldCharType="separate"/>
      </w:r>
      <w:r w:rsidRPr="00F149F2">
        <w:rPr>
          <w:rFonts w:ascii="Times New Roman" w:hAnsi="Times New Roman" w:cs="Times New Roman"/>
          <w:i/>
          <w:iCs/>
          <w:noProof/>
          <w:sz w:val="24"/>
          <w:szCs w:val="28"/>
        </w:rPr>
        <w:t>Review Produk - XIAOMI OFFICIAL Redmi Note 12 Pro 5G Kamera 50MP Sony IMX766 P-OLED - Sky Blue, 8/256GB | Tokopedia</w:t>
      </w:r>
      <w:r w:rsidRPr="00F149F2">
        <w:rPr>
          <w:rFonts w:ascii="Times New Roman" w:hAnsi="Times New Roman" w:cs="Times New Roman"/>
          <w:noProof/>
          <w:sz w:val="24"/>
          <w:szCs w:val="28"/>
        </w:rPr>
        <w:t>. (n.d.). Retrieved April 18, 2023, from https://www.tokopedia.com/xiaomi/xiaomi-official-redmi-note-12-pro-5g-kamera-50mp-sony-imx766-p-oled-sky-blue-8-256gb/review</w:t>
      </w:r>
    </w:p>
    <w:p w14:paraId="61BD576B" w14:textId="58422C92" w:rsidR="00F149F2" w:rsidRPr="00F149F2" w:rsidRDefault="00F149F2">
      <w:pPr>
        <w:rPr>
          <w:rFonts w:ascii="Times New Roman" w:hAnsi="Times New Roman" w:cs="Times New Roman"/>
          <w:sz w:val="24"/>
          <w:szCs w:val="24"/>
        </w:rPr>
      </w:pPr>
      <w:r w:rsidRPr="00F149F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149F2" w:rsidRPr="00F149F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07F8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CD07F8"/>
    <w:rsid w:val="00D76D88"/>
    <w:rsid w:val="00D96C67"/>
    <w:rsid w:val="00DB7896"/>
    <w:rsid w:val="00DD5514"/>
    <w:rsid w:val="00E72D3C"/>
    <w:rsid w:val="00EB71BC"/>
    <w:rsid w:val="00F149F2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9171442"/>
  <w15:chartTrackingRefBased/>
  <w15:docId w15:val="{1FD39FD4-7C5D-427B-A910-DB2F687DC6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F74DF5-51E1-4454-A762-4087336DA3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6</Words>
  <Characters>1347</Characters>
  <Application>Microsoft Office Word</Application>
  <DocSecurity>0</DocSecurity>
  <Lines>11</Lines>
  <Paragraphs>3</Paragraphs>
  <ScaleCrop>false</ScaleCrop>
  <Company/>
  <LinksUpToDate>false</LinksUpToDate>
  <CharactersWithSpaces>1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18T17:15:00Z</dcterms:created>
  <dcterms:modified xsi:type="dcterms:W3CDTF">2023-04-18T1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